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 xml:space="preserve">comparison with traditional </w:t>
      </w:r>
      <w:r w:rsidR="00BD3C93">
        <w:lastRenderedPageBreak/>
        <w:t>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separability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r>
        <w:t xml:space="preserve">Autoencoders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r>
        <w:t xml:space="preserve">KepplerMapper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r w:rsidRPr="00C970C2">
        <w:t>Isomap</w:t>
      </w:r>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r>
        <w:t xml:space="preserve">TriMap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497A03"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61.4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1DC83AB9"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 xml:space="preserve">. </w:t>
      </w:r>
      <w:r w:rsidR="006C6FA0">
        <w:t>Non-linear m</w:t>
      </w:r>
      <w:r w:rsidR="00F33F3E">
        <w:t xml:space="preserve">ethods do not fare better either. The SOM manages to obtain the lowest scores across all metrics, while KPCA is on par with its linear version. </w:t>
      </w:r>
    </w:p>
    <w:p w14:paraId="7BEA80B4" w14:textId="5B553037" w:rsidR="00CB0B2F" w:rsidRPr="00CB0B2F" w:rsidRDefault="00690DDA" w:rsidP="00CB0B2F">
      <w:r>
        <w:t xml:space="preserve">Regarding non-linear manifold methods, </w:t>
      </w:r>
      <w:r w:rsidR="001A344F">
        <w:t xml:space="preserve">LLE and MLLE are the best performing algorithms from the perspective of the external metrics.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 xml:space="preserve">create a feature space where the points are extremely dense. The internal metrics correctly evaluate that this would indeed be an easily separable space, and this is confirmed by the external metrics which show that the true clusters are actually correctly identified through the feature space created by Diffusion Map. </w:t>
      </w:r>
      <w:r w:rsidR="00A849AA">
        <w:t>Another great competitor for this dataset is UMAP which obtains high scores for all the metrics</w:t>
      </w:r>
      <w:r w:rsidR="00D206A0">
        <w:t>, while the other non-linear manifold approaches have a comparable performance to that of linear approaches.</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C30F31" w:rsidRPr="00C30F31" w14:paraId="562B6843" w14:textId="77777777" w:rsidTr="00C30F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960"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960"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960"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960"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960"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960"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C30F31" w:rsidRPr="00C30F31" w14:paraId="0FEF6392"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w:t>
            </w:r>
          </w:p>
        </w:tc>
        <w:tc>
          <w:tcPr>
            <w:tcW w:w="960" w:type="dxa"/>
            <w:noWrap/>
            <w:hideMark/>
          </w:tcPr>
          <w:p w14:paraId="11C1281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3A2B280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6</w:t>
            </w:r>
          </w:p>
        </w:tc>
        <w:tc>
          <w:tcPr>
            <w:tcW w:w="960" w:type="dxa"/>
            <w:noWrap/>
            <w:hideMark/>
          </w:tcPr>
          <w:p w14:paraId="24AABD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16</w:t>
            </w:r>
          </w:p>
        </w:tc>
        <w:tc>
          <w:tcPr>
            <w:tcW w:w="960" w:type="dxa"/>
            <w:noWrap/>
            <w:hideMark/>
          </w:tcPr>
          <w:p w14:paraId="4522896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39350.58</w:t>
            </w:r>
          </w:p>
        </w:tc>
        <w:tc>
          <w:tcPr>
            <w:tcW w:w="960" w:type="dxa"/>
            <w:noWrap/>
            <w:hideMark/>
          </w:tcPr>
          <w:p w14:paraId="58FD7E9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73</w:t>
            </w:r>
          </w:p>
        </w:tc>
      </w:tr>
      <w:tr w:rsidR="00C30F31" w:rsidRPr="00C30F31" w14:paraId="450D32DA"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eppler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960"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960"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960"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960"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960"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960"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960"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lastRenderedPageBreak/>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960"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6047252D" w:rsidR="00C30F31" w:rsidRDefault="00497A03" w:rsidP="00C71B32">
      <w:r>
        <w:t xml:space="preserve">Fig 3 - </w:t>
      </w:r>
    </w:p>
    <w:p w14:paraId="27AA2D31" w14:textId="758C8FE8" w:rsidR="00EA11BD" w:rsidRDefault="00EA11BD" w:rsidP="00C71B32"/>
    <w:p w14:paraId="2C79B46A" w14:textId="545738F4" w:rsidR="005A2FE7"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However, some of the algorithms diverge in their performance with the increased complexity of a higher number of clusters. </w:t>
      </w:r>
      <w:r w:rsidR="00DE4865">
        <w:t>LLE and MLLE are some of the lowest performing algorithms for the Sim81 dataset. Moreover, t-SNE, PHATE, TriMap</w:t>
      </w:r>
      <w:r w:rsidR="003654F7">
        <w:t xml:space="preserve"> obtain si</w:t>
      </w:r>
      <w:r w:rsidR="006F6A73">
        <w:t>milar results to those of UMAP.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3EEAE3FF"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approches, the SOM algorithm continues to underperform and KPCA has no significant improvement to its linear version.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960"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960"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960"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960"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960"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750F43" w:rsidRPr="00750F43" w14:paraId="1E82BBB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9</w:t>
            </w:r>
          </w:p>
        </w:tc>
        <w:tc>
          <w:tcPr>
            <w:tcW w:w="960" w:type="dxa"/>
            <w:noWrap/>
            <w:hideMark/>
          </w:tcPr>
          <w:p w14:paraId="2193FF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9</w:t>
            </w:r>
          </w:p>
        </w:tc>
        <w:tc>
          <w:tcPr>
            <w:tcW w:w="960" w:type="dxa"/>
            <w:noWrap/>
            <w:hideMark/>
          </w:tcPr>
          <w:p w14:paraId="45CB05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w:t>
            </w:r>
          </w:p>
        </w:tc>
        <w:tc>
          <w:tcPr>
            <w:tcW w:w="960" w:type="dxa"/>
            <w:noWrap/>
            <w:hideMark/>
          </w:tcPr>
          <w:p w14:paraId="188D4F5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19</w:t>
            </w:r>
          </w:p>
        </w:tc>
        <w:tc>
          <w:tcPr>
            <w:tcW w:w="960" w:type="dxa"/>
            <w:noWrap/>
            <w:hideMark/>
          </w:tcPr>
          <w:p w14:paraId="002976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502.94</w:t>
            </w:r>
          </w:p>
        </w:tc>
        <w:tc>
          <w:tcPr>
            <w:tcW w:w="960" w:type="dxa"/>
            <w:noWrap/>
            <w:hideMark/>
          </w:tcPr>
          <w:p w14:paraId="51A0BD1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82</w:t>
            </w:r>
          </w:p>
        </w:tc>
      </w:tr>
      <w:tr w:rsidR="00750F43" w:rsidRPr="00750F43" w14:paraId="6A0CAACE"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960"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960"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960"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960"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960"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960"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960"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960"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31A2259C" w:rsidR="00E95643" w:rsidRDefault="00E95643" w:rsidP="00C71B32"/>
    <w:p w14:paraId="4B38C1CA" w14:textId="57B92D9B" w:rsidR="00860089" w:rsidRDefault="00860089" w:rsidP="00860089">
      <w:r>
        <w:t xml:space="preserve">Fig </w:t>
      </w:r>
      <w:r>
        <w:t>4</w:t>
      </w:r>
      <w:r>
        <w:t xml:space="preserve"> - </w:t>
      </w:r>
    </w:p>
    <w:p w14:paraId="0E9A298D" w14:textId="77777777" w:rsidR="00860089" w:rsidRDefault="00860089" w:rsidP="00C71B32"/>
    <w:p w14:paraId="4E3CF27F" w14:textId="77777777" w:rsidR="00860089" w:rsidRDefault="00860089" w:rsidP="00C71B32"/>
    <w:p w14:paraId="2D93F1C4" w14:textId="77777777" w:rsidR="00860089" w:rsidRDefault="00860089" w:rsidP="00C71B32"/>
    <w:p w14:paraId="34899422" w14:textId="1D04BA9D" w:rsidR="0004142D" w:rsidRDefault="0004142D" w:rsidP="00C71B32"/>
    <w:p w14:paraId="2E4DF80D" w14:textId="4903E3FC" w:rsidR="009B585A" w:rsidRDefault="0004142D" w:rsidP="00C71B32">
      <w:r>
        <w:t xml:space="preserve">Table </w:t>
      </w:r>
      <w:r w:rsidR="00EF6F83">
        <w:t>4</w:t>
      </w:r>
      <w:r>
        <w:t xml:space="preserve"> shows the results obtained by the feature extraction methods on the Sim67 datasets which contains 14 clusters. </w:t>
      </w:r>
      <w:r w:rsidR="009F336A">
        <w:t>The linear approches</w:t>
      </w:r>
      <w:r w:rsidR="007E16A7">
        <w:t xml:space="preserve"> </w:t>
      </w:r>
      <w:r w:rsidR="004F6AD5">
        <w:t>continue to have a low performance, however they do not seem to be affected by the increase in complexity as much as the manifold LLE/MLLE approches which had a severe decrease in performanc</w:t>
      </w:r>
      <w:r w:rsidR="00546AB2">
        <w:t xml:space="preserve">e as the number of clusters increased. </w:t>
      </w:r>
      <w:r w:rsidR="006869C6">
        <w:t>Regarding the traditional non-linear approaches, SOM continues to be unable to find embeddings that reproduce the high-dimensional relationships and in the case of this da</w:t>
      </w:r>
      <w:r w:rsidR="00E94CBD">
        <w:t xml:space="preserve">taset. </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960"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960"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960"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960"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960"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750F43" w:rsidRPr="00750F43" w14:paraId="131941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6</w:t>
            </w:r>
          </w:p>
        </w:tc>
        <w:tc>
          <w:tcPr>
            <w:tcW w:w="960" w:type="dxa"/>
            <w:noWrap/>
            <w:hideMark/>
          </w:tcPr>
          <w:p w14:paraId="425E7D9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3E05F9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063156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53</w:t>
            </w:r>
          </w:p>
        </w:tc>
        <w:tc>
          <w:tcPr>
            <w:tcW w:w="960" w:type="dxa"/>
            <w:noWrap/>
            <w:hideMark/>
          </w:tcPr>
          <w:p w14:paraId="2DD304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183.83</w:t>
            </w:r>
          </w:p>
        </w:tc>
        <w:tc>
          <w:tcPr>
            <w:tcW w:w="960" w:type="dxa"/>
            <w:noWrap/>
            <w:hideMark/>
          </w:tcPr>
          <w:p w14:paraId="136E8CB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r>
      <w:tr w:rsidR="00750F43" w:rsidRPr="00750F43" w14:paraId="0718931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960"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960"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960"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960"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960"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960"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960"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960"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960"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960"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2366E8D0" w:rsidR="00E95643" w:rsidRDefault="00E95643" w:rsidP="00C71B32"/>
    <w:p w14:paraId="28AECA57" w14:textId="1BF5B71F"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 xml:space="preserve">Diffusion Map manages to obtain the highest scores for the SS and DBS metric. However, by comparing the results obtained in Table </w:t>
      </w:r>
      <w:r w:rsidR="00902AF7">
        <w:t>5</w:t>
      </w:r>
      <w:r w:rsidR="000F37AD">
        <w:t xml:space="preserve"> a</w:t>
      </w:r>
      <w:r w:rsidR="00411B95">
        <w:t>nd the space created in Fig &lt;X&gt; …</w:t>
      </w:r>
    </w:p>
    <w:p w14:paraId="3DFE47C8" w14:textId="5A752A74" w:rsidR="00404C87" w:rsidRDefault="000F37AD" w:rsidP="00C71B32">
      <w:r>
        <w:t>T</w:t>
      </w:r>
      <w:r w:rsidR="00842B04">
        <w:t>he more complex algorithms such as t-SNE, PHATE, UMAP and TriMap thrive when the complexity is increased indicated by the high scores obtained</w:t>
      </w:r>
      <w:r w:rsidR="00F27055">
        <w:t xml:space="preserve">, while KepplerMapper, Isomap, Spectral embedding have scores similar to those of linear and traditional non-linear approaches.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960"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960"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960"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960"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960"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750F43" w:rsidRPr="00750F43" w14:paraId="586C5F6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62</w:t>
            </w:r>
          </w:p>
        </w:tc>
        <w:tc>
          <w:tcPr>
            <w:tcW w:w="960" w:type="dxa"/>
            <w:noWrap/>
            <w:hideMark/>
          </w:tcPr>
          <w:p w14:paraId="740FEDA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221D4F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596F6E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22E6AC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8335.08</w:t>
            </w:r>
          </w:p>
        </w:tc>
        <w:tc>
          <w:tcPr>
            <w:tcW w:w="960" w:type="dxa"/>
            <w:noWrap/>
            <w:hideMark/>
          </w:tcPr>
          <w:p w14:paraId="0685DC9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3</w:t>
            </w:r>
          </w:p>
        </w:tc>
      </w:tr>
      <w:tr w:rsidR="00750F43" w:rsidRPr="00750F43" w14:paraId="0E2518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960"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960"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960"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960"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960"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960"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960"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960"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960"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960"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77777777" w:rsidR="00C30F31" w:rsidRDefault="00C30F31"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88C8037" w14:textId="33B08173" w:rsidR="00CB0B2F" w:rsidRPr="00E44BF7" w:rsidRDefault="00BD525F" w:rsidP="00E44BF7">
      <w:pPr>
        <w:rPr>
          <w:rFonts w:eastAsiaTheme="majorEastAsia"/>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r w:rsidR="00116CF1">
        <w:rPr>
          <w:rFonts w:eastAsia="Palatino Linotype"/>
        </w:rPr>
        <w:t xml:space="preserve">In Fig &lt;X&gt;, the scores obtained by each algorithm for 6 metrics is presented in box plots. </w:t>
      </w:r>
      <w:r w:rsidR="00BC6417">
        <w:rPr>
          <w:rFonts w:eastAsia="Palatino Linotype"/>
        </w:rPr>
        <w:t>In Table &lt;X&gt;, u</w:t>
      </w:r>
      <w:r w:rsidR="001807A2">
        <w:rPr>
          <w:rFonts w:eastAsia="Palatino Linotype"/>
        </w:rPr>
        <w:t>sing the Borda rank aggregation</w:t>
      </w:r>
      <w:r w:rsidR="00B475C2">
        <w:rPr>
          <w:rFonts w:eastAsia="Palatino Linotype"/>
        </w:rPr>
        <w:t xml:space="preserve"> </w:t>
      </w:r>
      <w:r w:rsidR="00B475C2">
        <w:fldChar w:fldCharType="begin"/>
      </w:r>
      <w:r w:rsidR="00B475C2">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B475C2">
        <w:fldChar w:fldCharType="separate"/>
      </w:r>
      <w:r w:rsidR="00B475C2" w:rsidRPr="002A12EA">
        <w:t>(75)</w:t>
      </w:r>
      <w:r w:rsidR="00B475C2">
        <w:fldChar w:fldCharType="end"/>
      </w:r>
      <w:r w:rsidR="001807A2">
        <w:rPr>
          <w:rFonts w:eastAsia="Palatino Linotype"/>
        </w:rPr>
        <w:t xml:space="preserve">, the feature extraction methods have been ranked based on the performance obtained across all datasets for each metric. </w:t>
      </w:r>
      <w:r w:rsidR="00407D4D">
        <w:rPr>
          <w:rFonts w:eastAsia="Palatino Linotype"/>
        </w:rPr>
        <w:t>As further validation of the results obtained, a statistical analysis using t-tests with a Bonferroni correction was performed which can be viewed in Fig &lt;X&gt;.</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lastRenderedPageBreak/>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360" w:type="dxa"/>
        <w:tblLook w:val="04A0" w:firstRow="1" w:lastRow="0" w:firstColumn="1" w:lastColumn="0" w:noHBand="0" w:noVBand="1"/>
      </w:tblPr>
      <w:tblGrid>
        <w:gridCol w:w="950"/>
        <w:gridCol w:w="1434"/>
        <w:gridCol w:w="1433"/>
        <w:gridCol w:w="1433"/>
        <w:gridCol w:w="1433"/>
        <w:gridCol w:w="1433"/>
        <w:gridCol w:w="1433"/>
      </w:tblGrid>
      <w:tr w:rsidR="00FD1B4F" w:rsidRPr="00FD1B4F" w14:paraId="11C7AC33" w14:textId="77777777" w:rsidTr="00FD1B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9125677" w14:textId="77777777" w:rsidR="00FD1B4F" w:rsidRPr="00FD1B4F" w:rsidRDefault="00FD1B4F" w:rsidP="00FD1B4F">
            <w:pPr>
              <w:spacing w:line="240" w:lineRule="auto"/>
              <w:jc w:val="left"/>
              <w:rPr>
                <w:rFonts w:ascii="Calibri" w:hAnsi="Calibri" w:cs="Calibri"/>
                <w:color w:val="000000"/>
                <w:sz w:val="22"/>
                <w:szCs w:val="22"/>
                <w:lang w:eastAsia="en-US"/>
              </w:rPr>
            </w:pPr>
            <w:r w:rsidRPr="00FD1B4F">
              <w:rPr>
                <w:rFonts w:ascii="Calibri" w:hAnsi="Calibri" w:cs="Calibri"/>
                <w:color w:val="000000"/>
                <w:sz w:val="22"/>
                <w:szCs w:val="22"/>
                <w:lang w:eastAsia="en-US"/>
              </w:rPr>
              <w:t>Method</w:t>
            </w:r>
          </w:p>
        </w:tc>
        <w:tc>
          <w:tcPr>
            <w:tcW w:w="1434" w:type="dxa"/>
            <w:noWrap/>
            <w:hideMark/>
          </w:tcPr>
          <w:p w14:paraId="5F8BFB3B"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RI</w:t>
            </w:r>
          </w:p>
        </w:tc>
        <w:tc>
          <w:tcPr>
            <w:tcW w:w="1433" w:type="dxa"/>
            <w:noWrap/>
            <w:hideMark/>
          </w:tcPr>
          <w:p w14:paraId="1831E4C5"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MI</w:t>
            </w:r>
          </w:p>
        </w:tc>
        <w:tc>
          <w:tcPr>
            <w:tcW w:w="1433" w:type="dxa"/>
            <w:noWrap/>
            <w:hideMark/>
          </w:tcPr>
          <w:p w14:paraId="4D22275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urity</w:t>
            </w:r>
          </w:p>
        </w:tc>
        <w:tc>
          <w:tcPr>
            <w:tcW w:w="1433" w:type="dxa"/>
            <w:noWrap/>
            <w:hideMark/>
          </w:tcPr>
          <w:p w14:paraId="324C234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S</w:t>
            </w:r>
          </w:p>
        </w:tc>
        <w:tc>
          <w:tcPr>
            <w:tcW w:w="1433" w:type="dxa"/>
            <w:noWrap/>
            <w:hideMark/>
          </w:tcPr>
          <w:p w14:paraId="2DF21922"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CHS</w:t>
            </w:r>
          </w:p>
        </w:tc>
        <w:tc>
          <w:tcPr>
            <w:tcW w:w="1433" w:type="dxa"/>
            <w:noWrap/>
            <w:hideMark/>
          </w:tcPr>
          <w:p w14:paraId="3BBB0BFD"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BS</w:t>
            </w:r>
          </w:p>
        </w:tc>
      </w:tr>
      <w:tr w:rsidR="00FD1B4F" w:rsidRPr="00FD1B4F" w14:paraId="66CA77E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425D85A"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w:t>
            </w:r>
          </w:p>
        </w:tc>
        <w:tc>
          <w:tcPr>
            <w:tcW w:w="1434" w:type="dxa"/>
            <w:noWrap/>
            <w:hideMark/>
          </w:tcPr>
          <w:p w14:paraId="2AE9B48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2BFBC5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70A8536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049395E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CEB1E9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5300F52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r>
      <w:tr w:rsidR="00FD1B4F" w:rsidRPr="00FD1B4F" w14:paraId="2D13726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0067518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2</w:t>
            </w:r>
          </w:p>
        </w:tc>
        <w:tc>
          <w:tcPr>
            <w:tcW w:w="1434" w:type="dxa"/>
            <w:noWrap/>
            <w:hideMark/>
          </w:tcPr>
          <w:p w14:paraId="16AF9C1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A049F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E6835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0ED62B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94441D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5A9F51D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r>
      <w:tr w:rsidR="00FD1B4F" w:rsidRPr="00FD1B4F" w14:paraId="34384C6C"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E19D12F"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3</w:t>
            </w:r>
          </w:p>
        </w:tc>
        <w:tc>
          <w:tcPr>
            <w:tcW w:w="1434" w:type="dxa"/>
            <w:noWrap/>
            <w:hideMark/>
          </w:tcPr>
          <w:p w14:paraId="1F7ACF2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569747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79A5D1A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9688DA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B0FB42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547F56F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r>
      <w:tr w:rsidR="00FD1B4F" w:rsidRPr="00FD1B4F" w14:paraId="3558D257"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6ED8AD6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4</w:t>
            </w:r>
          </w:p>
        </w:tc>
        <w:tc>
          <w:tcPr>
            <w:tcW w:w="1434" w:type="dxa"/>
            <w:noWrap/>
            <w:hideMark/>
          </w:tcPr>
          <w:p w14:paraId="0980AD3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88219B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2221F3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0B8184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02B40E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5099BF9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r>
      <w:tr w:rsidR="00FD1B4F" w:rsidRPr="00FD1B4F" w14:paraId="7ADB728A"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B8A1817"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5</w:t>
            </w:r>
          </w:p>
        </w:tc>
        <w:tc>
          <w:tcPr>
            <w:tcW w:w="1434" w:type="dxa"/>
            <w:noWrap/>
            <w:hideMark/>
          </w:tcPr>
          <w:p w14:paraId="6BCB04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6689828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4461E50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7A9C829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614B43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1F5E2C6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r>
      <w:tr w:rsidR="00FD1B4F" w:rsidRPr="00FD1B4F" w14:paraId="212DE2E5"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FC61EA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6</w:t>
            </w:r>
          </w:p>
        </w:tc>
        <w:tc>
          <w:tcPr>
            <w:tcW w:w="1434" w:type="dxa"/>
            <w:noWrap/>
            <w:hideMark/>
          </w:tcPr>
          <w:p w14:paraId="7E91E21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3D9CC51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4241A0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6AB181D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CF43E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486D38E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r>
      <w:tr w:rsidR="00FD1B4F" w:rsidRPr="00FD1B4F" w14:paraId="0FDD89F8"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663C4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7</w:t>
            </w:r>
          </w:p>
        </w:tc>
        <w:tc>
          <w:tcPr>
            <w:tcW w:w="1434" w:type="dxa"/>
            <w:noWrap/>
            <w:hideMark/>
          </w:tcPr>
          <w:p w14:paraId="0522C4B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21E1430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59D50CE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5D5CDDF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4EBB798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09334B5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r>
      <w:tr w:rsidR="00FD1B4F" w:rsidRPr="00FD1B4F" w14:paraId="6140516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102A844"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8</w:t>
            </w:r>
          </w:p>
        </w:tc>
        <w:tc>
          <w:tcPr>
            <w:tcW w:w="1434" w:type="dxa"/>
            <w:noWrap/>
            <w:hideMark/>
          </w:tcPr>
          <w:p w14:paraId="1DFE02E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34C16B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7B3A47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05E3B5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0BC78B2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131741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r>
      <w:tr w:rsidR="00FD1B4F" w:rsidRPr="00FD1B4F" w14:paraId="4F35AFC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B80BB15"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9</w:t>
            </w:r>
          </w:p>
        </w:tc>
        <w:tc>
          <w:tcPr>
            <w:tcW w:w="1434" w:type="dxa"/>
            <w:noWrap/>
            <w:hideMark/>
          </w:tcPr>
          <w:p w14:paraId="1495FCE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59150A4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73935F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8D91B1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BF0A4E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29F24B0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r>
      <w:tr w:rsidR="00FD1B4F" w:rsidRPr="00FD1B4F" w14:paraId="3951EBA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9A52368"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0</w:t>
            </w:r>
          </w:p>
        </w:tc>
        <w:tc>
          <w:tcPr>
            <w:tcW w:w="1434" w:type="dxa"/>
            <w:noWrap/>
            <w:hideMark/>
          </w:tcPr>
          <w:p w14:paraId="2F4C3CE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AC82D0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0C741C3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D6C40E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D03AC1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30EE19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r>
      <w:tr w:rsidR="00FD1B4F" w:rsidRPr="00FD1B4F" w14:paraId="7972986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6CA079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1</w:t>
            </w:r>
          </w:p>
        </w:tc>
        <w:tc>
          <w:tcPr>
            <w:tcW w:w="1434" w:type="dxa"/>
            <w:noWrap/>
            <w:hideMark/>
          </w:tcPr>
          <w:p w14:paraId="5F92D06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1E50D18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1D8251E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2B8BDC9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2F99402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53EE8B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r>
      <w:tr w:rsidR="00FD1B4F" w:rsidRPr="00FD1B4F" w14:paraId="104C38A4"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C4EC00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2</w:t>
            </w:r>
          </w:p>
        </w:tc>
        <w:tc>
          <w:tcPr>
            <w:tcW w:w="1434" w:type="dxa"/>
            <w:noWrap/>
            <w:hideMark/>
          </w:tcPr>
          <w:p w14:paraId="3428AC9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17713E7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E757A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2BE3877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D1BAA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F15B6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r>
      <w:tr w:rsidR="00FD1B4F" w:rsidRPr="00FD1B4F" w14:paraId="1C58071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725A43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3</w:t>
            </w:r>
          </w:p>
        </w:tc>
        <w:tc>
          <w:tcPr>
            <w:tcW w:w="1434" w:type="dxa"/>
            <w:noWrap/>
            <w:hideMark/>
          </w:tcPr>
          <w:p w14:paraId="5A1A04D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33384F5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1247E4D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6B23D79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91285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98BB5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r>
      <w:tr w:rsidR="00FD1B4F" w:rsidRPr="00FD1B4F" w14:paraId="4034315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15F62B"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4</w:t>
            </w:r>
          </w:p>
        </w:tc>
        <w:tc>
          <w:tcPr>
            <w:tcW w:w="1434" w:type="dxa"/>
            <w:noWrap/>
            <w:hideMark/>
          </w:tcPr>
          <w:p w14:paraId="7D91BB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AD3A65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04A2684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861BA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4DF4BD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6DCBE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r>
      <w:tr w:rsidR="00FD1B4F" w:rsidRPr="00FD1B4F" w14:paraId="0A6642F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D568B76"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5</w:t>
            </w:r>
          </w:p>
        </w:tc>
        <w:tc>
          <w:tcPr>
            <w:tcW w:w="1434" w:type="dxa"/>
            <w:noWrap/>
            <w:hideMark/>
          </w:tcPr>
          <w:p w14:paraId="6C30FD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E694EC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19007E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43024D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4A5DF61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1B5E6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r>
      <w:tr w:rsidR="00FD1B4F" w:rsidRPr="00FD1B4F" w14:paraId="1238A77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024BF2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6</w:t>
            </w:r>
          </w:p>
        </w:tc>
        <w:tc>
          <w:tcPr>
            <w:tcW w:w="1434" w:type="dxa"/>
            <w:noWrap/>
            <w:hideMark/>
          </w:tcPr>
          <w:p w14:paraId="6CC6DDF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43E248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7F0CE4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C9B747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62CF972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50E592A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r>
    </w:tbl>
    <w:p w14:paraId="77AA17BE" w14:textId="77777777" w:rsidR="00284D80" w:rsidRPr="00C71B32" w:rsidRDefault="00284D80" w:rsidP="00C71B32"/>
    <w:p w14:paraId="18985FFA" w14:textId="1CF30499" w:rsidR="00FF30DF" w:rsidRDefault="000A1725" w:rsidP="00FF30DF">
      <w:pPr>
        <w:pStyle w:val="Heading1"/>
      </w:pPr>
      <w:r>
        <w:t>Conclusions</w:t>
      </w:r>
    </w:p>
    <w:p w14:paraId="7036DE65" w14:textId="56BB7F2A" w:rsidR="00FF30DF" w:rsidRDefault="00B643ED" w:rsidP="00FF30DF">
      <w:r>
        <w:t xml:space="preserve">Our analyses indicate that the non-linear manifold feature extraction approaches clearly outperform linear and non-linear approaches. Specifically, UMAP, TriMap, PHATE and t-SNE are the most suitable approaches for spike sorting. </w:t>
      </w:r>
      <w:r w:rsidR="00E01DE7">
        <w:t xml:space="preserve">While other non-linear manifold approaches such as Spectral embedding, Isomap and MLLE outperform traditional linear and non-linear approaches, they still lag behind in performance. </w:t>
      </w:r>
      <w:r w:rsidR="00AB3F74">
        <w:t>LLE</w:t>
      </w:r>
      <w:r w:rsidR="00940F60">
        <w:t>, MLLE</w:t>
      </w:r>
      <w:r w:rsidR="008C561C">
        <w:t xml:space="preserve"> </w:t>
      </w:r>
      <w:r w:rsidR="00AB3F74">
        <w:t xml:space="preserve">and Diffusion Map have shown a good performance only on the datasets with a low amount of clusters, which renders them inadequate due to the increasing complexity of neuronal data given by recent developments in recording hardware. </w:t>
      </w:r>
    </w:p>
    <w:p w14:paraId="3BC23CD5" w14:textId="63DBFE0B"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w:t>
      </w:r>
      <w:r w:rsidR="007C269E">
        <w:lastRenderedPageBreak/>
        <w:t xml:space="preserve">Kernel PCA integrates non-linearity, it does not seem to obtain a better performance than its linear counterpart. </w:t>
      </w:r>
    </w:p>
    <w:p w14:paraId="36FB0EE8" w14:textId="21A2A06A"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t xml:space="preserve">.  </w:t>
      </w:r>
    </w:p>
    <w:p w14:paraId="72E2F1F5" w14:textId="20B12CDB" w:rsidR="000F5AF6" w:rsidRDefault="000F5AF6" w:rsidP="000F5AF6">
      <w:pPr>
        <w:pStyle w:val="Heading1"/>
      </w:pPr>
      <w:r>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lastRenderedPageBreak/>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lastRenderedPageBreak/>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 xml:space="preserve">Veerabhadrappa R, Ul Hassan M, Zhang J, Bhatti A. Compatibility Evaluation of Clustering Algorithms for Contemporary Extracellular Neural Spike Sorting. Front Syst Neurosci </w:t>
      </w:r>
      <w:r>
        <w:lastRenderedPageBreak/>
        <w:t>[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lastRenderedPageBreak/>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46984126">
    <w:abstractNumId w:val="7"/>
  </w:num>
  <w:num w:numId="2" w16cid:durableId="810947837">
    <w:abstractNumId w:val="4"/>
  </w:num>
  <w:num w:numId="3" w16cid:durableId="1832745717">
    <w:abstractNumId w:val="1"/>
  </w:num>
  <w:num w:numId="4" w16cid:durableId="923609774">
    <w:abstractNumId w:val="5"/>
  </w:num>
  <w:num w:numId="5" w16cid:durableId="516580545">
    <w:abstractNumId w:val="2"/>
  </w:num>
  <w:num w:numId="6" w16cid:durableId="2017800956">
    <w:abstractNumId w:val="3"/>
  </w:num>
  <w:num w:numId="7" w16cid:durableId="816382771">
    <w:abstractNumId w:val="6"/>
  </w:num>
  <w:num w:numId="8" w16cid:durableId="827356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347A"/>
    <w:rsid w:val="000931C3"/>
    <w:rsid w:val="00095BAC"/>
    <w:rsid w:val="000A1725"/>
    <w:rsid w:val="000D190D"/>
    <w:rsid w:val="000D6720"/>
    <w:rsid w:val="000D7544"/>
    <w:rsid w:val="000D7CED"/>
    <w:rsid w:val="000E3553"/>
    <w:rsid w:val="000E419A"/>
    <w:rsid w:val="000E49B2"/>
    <w:rsid w:val="000F0BD9"/>
    <w:rsid w:val="000F2536"/>
    <w:rsid w:val="000F37AD"/>
    <w:rsid w:val="000F3933"/>
    <w:rsid w:val="000F592B"/>
    <w:rsid w:val="000F5AF6"/>
    <w:rsid w:val="00102AD4"/>
    <w:rsid w:val="00105759"/>
    <w:rsid w:val="00113E9E"/>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4677"/>
    <w:rsid w:val="00194EDA"/>
    <w:rsid w:val="001960D7"/>
    <w:rsid w:val="00197DDF"/>
    <w:rsid w:val="001A13BB"/>
    <w:rsid w:val="001A344F"/>
    <w:rsid w:val="001A5B87"/>
    <w:rsid w:val="001B12B3"/>
    <w:rsid w:val="001B1D0B"/>
    <w:rsid w:val="001B43B0"/>
    <w:rsid w:val="001C0FF9"/>
    <w:rsid w:val="001E257A"/>
    <w:rsid w:val="001E2CD7"/>
    <w:rsid w:val="001E6BFE"/>
    <w:rsid w:val="001F2569"/>
    <w:rsid w:val="001F3E08"/>
    <w:rsid w:val="001F4912"/>
    <w:rsid w:val="001F6E8A"/>
    <w:rsid w:val="00202E85"/>
    <w:rsid w:val="00212256"/>
    <w:rsid w:val="002129E9"/>
    <w:rsid w:val="00212AD9"/>
    <w:rsid w:val="002246CC"/>
    <w:rsid w:val="00230B75"/>
    <w:rsid w:val="00231142"/>
    <w:rsid w:val="002505D8"/>
    <w:rsid w:val="00252EFC"/>
    <w:rsid w:val="002734B3"/>
    <w:rsid w:val="002737DB"/>
    <w:rsid w:val="00284729"/>
    <w:rsid w:val="00284D80"/>
    <w:rsid w:val="0029533B"/>
    <w:rsid w:val="002A12EA"/>
    <w:rsid w:val="002A2038"/>
    <w:rsid w:val="002B0E90"/>
    <w:rsid w:val="002D528D"/>
    <w:rsid w:val="002E5F0E"/>
    <w:rsid w:val="002E6615"/>
    <w:rsid w:val="002E782C"/>
    <w:rsid w:val="002E7FB7"/>
    <w:rsid w:val="003042DF"/>
    <w:rsid w:val="003056E3"/>
    <w:rsid w:val="00305ADA"/>
    <w:rsid w:val="00311601"/>
    <w:rsid w:val="00317BA4"/>
    <w:rsid w:val="0032247D"/>
    <w:rsid w:val="00323BB1"/>
    <w:rsid w:val="0033069B"/>
    <w:rsid w:val="003366B0"/>
    <w:rsid w:val="00337AEE"/>
    <w:rsid w:val="00364B3D"/>
    <w:rsid w:val="003654F7"/>
    <w:rsid w:val="003655C8"/>
    <w:rsid w:val="003662CC"/>
    <w:rsid w:val="00372641"/>
    <w:rsid w:val="00391C22"/>
    <w:rsid w:val="00392B66"/>
    <w:rsid w:val="0039357C"/>
    <w:rsid w:val="00394D24"/>
    <w:rsid w:val="00397F92"/>
    <w:rsid w:val="003A260D"/>
    <w:rsid w:val="003C3D1C"/>
    <w:rsid w:val="003C4410"/>
    <w:rsid w:val="003D04EF"/>
    <w:rsid w:val="003E78C4"/>
    <w:rsid w:val="003F0651"/>
    <w:rsid w:val="003F601F"/>
    <w:rsid w:val="003F6050"/>
    <w:rsid w:val="003F69AA"/>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A2FE7"/>
    <w:rsid w:val="005B0CC9"/>
    <w:rsid w:val="005C13A6"/>
    <w:rsid w:val="005C27D4"/>
    <w:rsid w:val="005C5E54"/>
    <w:rsid w:val="005D70F2"/>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465B3"/>
    <w:rsid w:val="00651104"/>
    <w:rsid w:val="00654F7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5CBB"/>
    <w:rsid w:val="007A0EA2"/>
    <w:rsid w:val="007A616F"/>
    <w:rsid w:val="007A78A6"/>
    <w:rsid w:val="007B1C05"/>
    <w:rsid w:val="007B1DDF"/>
    <w:rsid w:val="007B4F53"/>
    <w:rsid w:val="007B5DBB"/>
    <w:rsid w:val="007C0199"/>
    <w:rsid w:val="007C2699"/>
    <w:rsid w:val="007C269E"/>
    <w:rsid w:val="007D07FB"/>
    <w:rsid w:val="007D69E0"/>
    <w:rsid w:val="007E16A7"/>
    <w:rsid w:val="007E1C53"/>
    <w:rsid w:val="007E1FB4"/>
    <w:rsid w:val="007F1454"/>
    <w:rsid w:val="0080700D"/>
    <w:rsid w:val="00813492"/>
    <w:rsid w:val="00817529"/>
    <w:rsid w:val="008175B2"/>
    <w:rsid w:val="008333B7"/>
    <w:rsid w:val="0083559F"/>
    <w:rsid w:val="00842B04"/>
    <w:rsid w:val="00845648"/>
    <w:rsid w:val="00851715"/>
    <w:rsid w:val="00852F22"/>
    <w:rsid w:val="00860089"/>
    <w:rsid w:val="00860730"/>
    <w:rsid w:val="008674BA"/>
    <w:rsid w:val="00870840"/>
    <w:rsid w:val="008712E9"/>
    <w:rsid w:val="00872FFF"/>
    <w:rsid w:val="00876286"/>
    <w:rsid w:val="008830B0"/>
    <w:rsid w:val="00890EEA"/>
    <w:rsid w:val="008936F9"/>
    <w:rsid w:val="008A1DD6"/>
    <w:rsid w:val="008B27D2"/>
    <w:rsid w:val="008B2A8A"/>
    <w:rsid w:val="008C16EC"/>
    <w:rsid w:val="008C561C"/>
    <w:rsid w:val="008C5DAF"/>
    <w:rsid w:val="008D391F"/>
    <w:rsid w:val="008E77F5"/>
    <w:rsid w:val="008F075B"/>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6FAC"/>
    <w:rsid w:val="009521FE"/>
    <w:rsid w:val="00954CAB"/>
    <w:rsid w:val="00963B8A"/>
    <w:rsid w:val="00967B30"/>
    <w:rsid w:val="009761D2"/>
    <w:rsid w:val="009814F3"/>
    <w:rsid w:val="00983819"/>
    <w:rsid w:val="009849FC"/>
    <w:rsid w:val="009914DA"/>
    <w:rsid w:val="009947EE"/>
    <w:rsid w:val="009B585A"/>
    <w:rsid w:val="009C2C44"/>
    <w:rsid w:val="009D45D9"/>
    <w:rsid w:val="009D57E7"/>
    <w:rsid w:val="009D6830"/>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C0EAE"/>
    <w:rsid w:val="00AC44D9"/>
    <w:rsid w:val="00AC59EF"/>
    <w:rsid w:val="00AD126C"/>
    <w:rsid w:val="00AD6B34"/>
    <w:rsid w:val="00AD7440"/>
    <w:rsid w:val="00AE5244"/>
    <w:rsid w:val="00AF171D"/>
    <w:rsid w:val="00AF57B5"/>
    <w:rsid w:val="00B0501B"/>
    <w:rsid w:val="00B05D23"/>
    <w:rsid w:val="00B13A4D"/>
    <w:rsid w:val="00B265D1"/>
    <w:rsid w:val="00B423ED"/>
    <w:rsid w:val="00B446ED"/>
    <w:rsid w:val="00B475C2"/>
    <w:rsid w:val="00B55EFE"/>
    <w:rsid w:val="00B56CF6"/>
    <w:rsid w:val="00B643ED"/>
    <w:rsid w:val="00B65C59"/>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0B2F"/>
    <w:rsid w:val="00CB3D02"/>
    <w:rsid w:val="00CB7A8B"/>
    <w:rsid w:val="00CD0B72"/>
    <w:rsid w:val="00CD2B4B"/>
    <w:rsid w:val="00CD5168"/>
    <w:rsid w:val="00CD64D4"/>
    <w:rsid w:val="00CF5F74"/>
    <w:rsid w:val="00CF7220"/>
    <w:rsid w:val="00D01FE8"/>
    <w:rsid w:val="00D066B1"/>
    <w:rsid w:val="00D168AE"/>
    <w:rsid w:val="00D206A0"/>
    <w:rsid w:val="00D21D5B"/>
    <w:rsid w:val="00D34935"/>
    <w:rsid w:val="00D34B2A"/>
    <w:rsid w:val="00D44349"/>
    <w:rsid w:val="00D443BA"/>
    <w:rsid w:val="00D53E36"/>
    <w:rsid w:val="00D54ACE"/>
    <w:rsid w:val="00D569A6"/>
    <w:rsid w:val="00D64805"/>
    <w:rsid w:val="00D67294"/>
    <w:rsid w:val="00D67DF3"/>
    <w:rsid w:val="00D7416E"/>
    <w:rsid w:val="00D82298"/>
    <w:rsid w:val="00D85892"/>
    <w:rsid w:val="00D91E07"/>
    <w:rsid w:val="00D92308"/>
    <w:rsid w:val="00D92DB3"/>
    <w:rsid w:val="00D961B8"/>
    <w:rsid w:val="00DA0116"/>
    <w:rsid w:val="00DA3F74"/>
    <w:rsid w:val="00DA47AB"/>
    <w:rsid w:val="00DB1360"/>
    <w:rsid w:val="00DB26F2"/>
    <w:rsid w:val="00DC107E"/>
    <w:rsid w:val="00DC4759"/>
    <w:rsid w:val="00DC69FF"/>
    <w:rsid w:val="00DC7BDC"/>
    <w:rsid w:val="00DD488C"/>
    <w:rsid w:val="00DE038A"/>
    <w:rsid w:val="00DE4865"/>
    <w:rsid w:val="00DF0C55"/>
    <w:rsid w:val="00DF31A2"/>
    <w:rsid w:val="00E01DE7"/>
    <w:rsid w:val="00E052EF"/>
    <w:rsid w:val="00E06F5D"/>
    <w:rsid w:val="00E10C92"/>
    <w:rsid w:val="00E140DF"/>
    <w:rsid w:val="00E17787"/>
    <w:rsid w:val="00E212E4"/>
    <w:rsid w:val="00E255A6"/>
    <w:rsid w:val="00E42FAB"/>
    <w:rsid w:val="00E44BF7"/>
    <w:rsid w:val="00E5083E"/>
    <w:rsid w:val="00E552AA"/>
    <w:rsid w:val="00E7013C"/>
    <w:rsid w:val="00E829C9"/>
    <w:rsid w:val="00E83642"/>
    <w:rsid w:val="00E8615C"/>
    <w:rsid w:val="00E90DEB"/>
    <w:rsid w:val="00E91DC1"/>
    <w:rsid w:val="00E91F89"/>
    <w:rsid w:val="00E94CBD"/>
    <w:rsid w:val="00E95643"/>
    <w:rsid w:val="00E96507"/>
    <w:rsid w:val="00EA11BD"/>
    <w:rsid w:val="00EB0756"/>
    <w:rsid w:val="00EB20AC"/>
    <w:rsid w:val="00EC35A1"/>
    <w:rsid w:val="00EC39A6"/>
    <w:rsid w:val="00EC52BB"/>
    <w:rsid w:val="00ED70E8"/>
    <w:rsid w:val="00EE050D"/>
    <w:rsid w:val="00EE2DAD"/>
    <w:rsid w:val="00EF02C2"/>
    <w:rsid w:val="00EF11C5"/>
    <w:rsid w:val="00EF6F8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AE0"/>
    <w:rsid w:val="00F763E5"/>
    <w:rsid w:val="00F77D00"/>
    <w:rsid w:val="00F81852"/>
    <w:rsid w:val="00F84147"/>
    <w:rsid w:val="00F843EA"/>
    <w:rsid w:val="00F87881"/>
    <w:rsid w:val="00F91300"/>
    <w:rsid w:val="00F93A6A"/>
    <w:rsid w:val="00F95EEE"/>
    <w:rsid w:val="00F96C4B"/>
    <w:rsid w:val="00FA6FE3"/>
    <w:rsid w:val="00FC419A"/>
    <w:rsid w:val="00FC49A7"/>
    <w:rsid w:val="00FC7E2C"/>
    <w:rsid w:val="00FD1B4F"/>
    <w:rsid w:val="00FD1B97"/>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80</TotalTime>
  <Pages>25</Pages>
  <Words>37812</Words>
  <Characters>215532</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364</cp:revision>
  <dcterms:created xsi:type="dcterms:W3CDTF">2025-01-20T19:30:00Z</dcterms:created>
  <dcterms:modified xsi:type="dcterms:W3CDTF">2025-05-0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